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 xml:space="preserve">FH </w:t>
                    </w:r>
                    <w:proofErr w:type="spellStart"/>
                    <w:r>
                      <w:rPr>
                        <w:color w:val="2E74B5" w:themeColor="accent1" w:themeShade="BF"/>
                        <w:sz w:val="24"/>
                        <w:szCs w:val="24"/>
                      </w:rPr>
                      <w:t>Joanneum</w:t>
                    </w:r>
                    <w:proofErr w:type="spellEnd"/>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B432CC">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 xml:space="preserve">(vgl. </w:t>
      </w:r>
      <w:proofErr w:type="spellStart"/>
      <w:r w:rsidR="00B432CC">
        <w:rPr>
          <w:rFonts w:ascii="Arial" w:hAnsi="Arial" w:cs="Arial"/>
        </w:rPr>
        <w:t>Müssig</w:t>
      </w:r>
      <w:proofErr w:type="spellEnd"/>
      <w:r w:rsidR="00B432CC">
        <w:rPr>
          <w:rFonts w:ascii="Arial" w:hAnsi="Arial" w:cs="Arial"/>
        </w:rPr>
        <w:t xml:space="preserve">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 xml:space="preserve">(vgl. </w:t>
      </w:r>
      <w:proofErr w:type="spellStart"/>
      <w:r w:rsidR="00B432CC">
        <w:rPr>
          <w:rFonts w:ascii="Arial" w:hAnsi="Arial" w:cs="Arial"/>
        </w:rPr>
        <w:t>Müssig</w:t>
      </w:r>
      <w:proofErr w:type="spellEnd"/>
      <w:r w:rsidR="00B432CC">
        <w:rPr>
          <w:rFonts w:ascii="Arial" w:hAnsi="Arial" w:cs="Arial"/>
        </w:rPr>
        <w:t xml:space="preserve">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 xml:space="preserve">(vgl. </w:t>
      </w:r>
      <w:proofErr w:type="spellStart"/>
      <w:r w:rsidR="00B432CC">
        <w:rPr>
          <w:rFonts w:ascii="Arial" w:hAnsi="Arial" w:cs="Arial"/>
        </w:rPr>
        <w:t>Müssig</w:t>
      </w:r>
      <w:proofErr w:type="spellEnd"/>
      <w:r w:rsidR="00B432CC">
        <w:rPr>
          <w:rFonts w:ascii="Arial" w:hAnsi="Arial" w:cs="Arial"/>
        </w:rPr>
        <w:t xml:space="preserve"> 2010; </w:t>
      </w:r>
      <w:proofErr w:type="spellStart"/>
      <w:r w:rsidR="00B432CC">
        <w:rPr>
          <w:rFonts w:ascii="Arial" w:hAnsi="Arial" w:cs="Arial"/>
        </w:rPr>
        <w:t>Ziesecke</w:t>
      </w:r>
      <w:proofErr w:type="spellEnd"/>
      <w:r w:rsidR="00B432CC">
        <w:rPr>
          <w:rFonts w:ascii="Arial" w:hAnsi="Arial" w:cs="Arial"/>
        </w:rPr>
        <w:t xml:space="preserv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 xml:space="preserve">(vgl. </w:t>
      </w:r>
      <w:proofErr w:type="spellStart"/>
      <w:r w:rsidR="00B432CC">
        <w:rPr>
          <w:rFonts w:ascii="Arial" w:hAnsi="Arial" w:cs="Arial"/>
        </w:rPr>
        <w:t>Ziesecke</w:t>
      </w:r>
      <w:proofErr w:type="spellEnd"/>
      <w:r w:rsidR="00B432CC">
        <w:rPr>
          <w:rFonts w:ascii="Arial" w:hAnsi="Arial" w:cs="Arial"/>
        </w:rPr>
        <w:t xml:space="preserv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bookmarkStart w:id="14" w:name="_GoBack"/>
      <w:bookmarkEnd w:id="14"/>
      <w:r w:rsidR="003C5AA9">
        <w:rPr>
          <w:rFonts w:ascii="Arial" w:hAnsi="Arial" w:cs="Arial"/>
        </w:rPr>
        <w:br w:type="page"/>
      </w:r>
    </w:p>
    <w:p w:rsidR="003A2320" w:rsidRPr="003C5AA9" w:rsidRDefault="003C5AA9" w:rsidP="000273D9">
      <w:pPr>
        <w:pStyle w:val="berschrift1"/>
        <w:numPr>
          <w:ilvl w:val="0"/>
          <w:numId w:val="5"/>
        </w:numPr>
      </w:pPr>
      <w:bookmarkStart w:id="15" w:name="_Toc442289912"/>
      <w:r w:rsidRPr="003C5AA9">
        <w:lastRenderedPageBreak/>
        <w:t>AMD AWD</w:t>
      </w:r>
      <w:bookmarkEnd w:id="15"/>
    </w:p>
    <w:p w:rsidR="00F97113" w:rsidRDefault="003C5AA9" w:rsidP="003C5AA9">
      <w:pPr>
        <w:tabs>
          <w:tab w:val="left" w:pos="2921"/>
        </w:tabs>
        <w:spacing w:line="360" w:lineRule="auto"/>
        <w:rPr>
          <w:rFonts w:ascii="Arial" w:hAnsi="Arial" w:cs="Arial"/>
        </w:rPr>
      </w:pPr>
      <w:r>
        <w:rPr>
          <w:rFonts w:ascii="Arial" w:hAnsi="Arial" w:cs="Arial"/>
        </w:rPr>
        <w:t xml:space="preserve">Ähnlich wie </w:t>
      </w:r>
      <w:proofErr w:type="spellStart"/>
      <w:r>
        <w:rPr>
          <w:rFonts w:ascii="Arial" w:hAnsi="Arial" w:cs="Arial"/>
        </w:rPr>
        <w:t>widi</w:t>
      </w:r>
      <w:proofErr w:type="spellEnd"/>
    </w:p>
    <w:p w:rsidR="003C5AA9" w:rsidRDefault="003C5AA9" w:rsidP="003C5AA9">
      <w:pPr>
        <w:tabs>
          <w:tab w:val="left" w:pos="2921"/>
        </w:tabs>
        <w:spacing w:line="360" w:lineRule="auto"/>
        <w:rPr>
          <w:rFonts w:ascii="Arial" w:hAnsi="Arial" w:cs="Arial"/>
        </w:rPr>
      </w:pPr>
      <w:r>
        <w:rPr>
          <w:rFonts w:ascii="Arial" w:hAnsi="Arial" w:cs="Arial"/>
        </w:rPr>
        <w:t xml:space="preserve">Implementiert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tandard</w:t>
      </w:r>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16" w:name="_Toc442289913"/>
      <w:bookmarkStart w:id="17" w:name="_Ref442488165"/>
      <w:proofErr w:type="spellStart"/>
      <w:r w:rsidRPr="003C5AA9">
        <w:lastRenderedPageBreak/>
        <w:t>Miracast</w:t>
      </w:r>
      <w:bookmarkEnd w:id="16"/>
      <w:bookmarkEnd w:id="17"/>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E341ED" w:rsidRDefault="00E341ED" w:rsidP="003C5AA9">
      <w:pPr>
        <w:tabs>
          <w:tab w:val="left" w:pos="2921"/>
        </w:tabs>
        <w:spacing w:line="360" w:lineRule="auto"/>
        <w:rPr>
          <w:rFonts w:ascii="Arial" w:hAnsi="Arial" w:cs="Arial"/>
        </w:rPr>
      </w:pPr>
      <w:proofErr w:type="spellStart"/>
      <w:r>
        <w:rPr>
          <w:rFonts w:ascii="Arial" w:hAnsi="Arial" w:cs="Arial"/>
        </w:rPr>
        <w:t>Awesome</w:t>
      </w:r>
      <w:proofErr w:type="spellEnd"/>
      <w:r>
        <w:rPr>
          <w:rFonts w:ascii="Arial" w:hAnsi="Arial" w:cs="Arial"/>
        </w:rPr>
        <w:t xml:space="preserve"> </w:t>
      </w:r>
      <w:proofErr w:type="spellStart"/>
      <w:r>
        <w:rPr>
          <w:rFonts w:ascii="Arial" w:hAnsi="Arial" w:cs="Arial"/>
        </w:rPr>
        <w:t>picture</w:t>
      </w:r>
      <w:proofErr w:type="spellEnd"/>
      <w:r>
        <w:rPr>
          <w:rFonts w:ascii="Arial" w:hAnsi="Arial" w:cs="Arial"/>
        </w:rPr>
        <w:t>:</w:t>
      </w:r>
    </w:p>
    <w:p w:rsidR="00E341ED" w:rsidRDefault="00E341ED" w:rsidP="003C5AA9">
      <w:pPr>
        <w:tabs>
          <w:tab w:val="left" w:pos="2921"/>
        </w:tabs>
        <w:spacing w:line="360" w:lineRule="auto"/>
        <w:rPr>
          <w:rFonts w:ascii="Arial" w:hAnsi="Arial" w:cs="Arial"/>
        </w:rPr>
      </w:pPr>
      <w:r>
        <w:rPr>
          <w:noProof/>
          <w:lang w:eastAsia="de-DE"/>
        </w:rPr>
        <w:drawing>
          <wp:inline distT="0" distB="0" distL="0" distR="0">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E341ED" w:rsidP="003C5AA9">
      <w:pPr>
        <w:tabs>
          <w:tab w:val="left" w:pos="2921"/>
        </w:tabs>
        <w:spacing w:line="360" w:lineRule="auto"/>
        <w:rPr>
          <w:rFonts w:ascii="Arial" w:hAnsi="Arial" w:cs="Arial"/>
        </w:rPr>
      </w:pPr>
      <w:r>
        <w:rPr>
          <w:rFonts w:ascii="Arial" w:hAnsi="Arial" w:cs="Arial"/>
        </w:rPr>
        <w:fldChar w:fldCharType="begin"/>
      </w:r>
      <w:r w:rsidR="00B432CC">
        <w:rPr>
          <w:rFonts w:ascii="Arial" w:hAnsi="Arial" w:cs="Arial"/>
        </w:rPr>
        <w:instrText>ADDIN CITAVI.PLACEHOLDER e4c26988-f3a7-4c6e-8ad1-76978c75b519 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3plcnVsbGEgdW5kIEhhbnNlbiAyMDEzLCBTLsKgMTQ4KTwvVGV4dD4NCiAgICA8L1RleHRVbml0Pg0KICA8L1RleHRVbml0cz4NCjwvUGxhY2Vob2xkZXI+</w:instrText>
      </w:r>
      <w:r>
        <w:rPr>
          <w:rFonts w:ascii="Arial" w:hAnsi="Arial" w:cs="Arial"/>
        </w:rPr>
        <w:fldChar w:fldCharType="separate"/>
      </w:r>
      <w:bookmarkStart w:id="18" w:name="_CTVP001e4c26988f3a74c6e8ad176978c75b519"/>
      <w:r w:rsidR="00B432CC">
        <w:rPr>
          <w:rFonts w:ascii="Arial" w:hAnsi="Arial" w:cs="Arial"/>
        </w:rPr>
        <w:t xml:space="preserve">(vgl. </w:t>
      </w:r>
      <w:proofErr w:type="spellStart"/>
      <w:r w:rsidR="00B432CC">
        <w:rPr>
          <w:rFonts w:ascii="Arial" w:hAnsi="Arial" w:cs="Arial"/>
        </w:rPr>
        <w:t>Czerulla</w:t>
      </w:r>
      <w:proofErr w:type="spellEnd"/>
      <w:r w:rsidR="00B432CC">
        <w:rPr>
          <w:rFonts w:ascii="Arial" w:hAnsi="Arial" w:cs="Arial"/>
        </w:rPr>
        <w:t xml:space="preserve"> und Hansen 2013, S. 148)</w:t>
      </w:r>
      <w:bookmarkEnd w:id="18"/>
      <w:r>
        <w:rPr>
          <w:rFonts w:ascii="Arial" w:hAnsi="Arial" w:cs="Arial"/>
        </w:rPr>
        <w:fldChar w:fldCharType="end"/>
      </w:r>
    </w:p>
    <w:p w:rsidR="0048275E" w:rsidRDefault="0048275E">
      <w:pPr>
        <w:rPr>
          <w:rFonts w:ascii="Arial" w:hAnsi="Arial" w:cs="Arial"/>
        </w:rPr>
      </w:pPr>
      <w:r>
        <w:rPr>
          <w:rFonts w:ascii="Arial" w:hAnsi="Arial" w:cs="Arial"/>
        </w:rPr>
        <w:br w:type="page"/>
      </w:r>
    </w:p>
    <w:p w:rsidR="0048275E" w:rsidRPr="0048275E" w:rsidRDefault="0048275E" w:rsidP="000273D9">
      <w:pPr>
        <w:pStyle w:val="berschrift1"/>
        <w:numPr>
          <w:ilvl w:val="0"/>
          <w:numId w:val="5"/>
        </w:numPr>
      </w:pPr>
      <w:bookmarkStart w:id="19" w:name="_Toc442289914"/>
      <w:proofErr w:type="spellStart"/>
      <w:r w:rsidRPr="0048275E">
        <w:lastRenderedPageBreak/>
        <w:t>Chromecast</w:t>
      </w:r>
      <w:proofErr w:type="spellEnd"/>
      <w:r w:rsidRPr="0048275E">
        <w:t xml:space="preserve">, </w:t>
      </w:r>
      <w:proofErr w:type="spellStart"/>
      <w:r w:rsidRPr="0048275E">
        <w:t>Firetv</w:t>
      </w:r>
      <w:bookmarkEnd w:id="19"/>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0273D9">
      <w:pPr>
        <w:pStyle w:val="berschrift1"/>
        <w:numPr>
          <w:ilvl w:val="0"/>
          <w:numId w:val="5"/>
        </w:numPr>
      </w:pPr>
      <w:bookmarkStart w:id="20" w:name="_Toc442289915"/>
      <w:r w:rsidRPr="003C5AA9">
        <w:lastRenderedPageBreak/>
        <w:t>Fazit</w:t>
      </w:r>
      <w:bookmarkEnd w:id="20"/>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FA6138" w:rsidRDefault="00FA6138"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6"/>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B432CC" w:rsidRDefault="00C23236" w:rsidP="00B432CC">
      <w:pPr>
        <w:pStyle w:val="CitaviBibliographyHeading"/>
      </w:pPr>
      <w:r>
        <w:fldChar w:fldCharType="begin"/>
      </w:r>
      <w:r w:rsidR="00B432CC">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21" w:name="_CTVBIBLIOGRAPHY1"/>
      <w:bookmarkEnd w:id="21"/>
      <w:r w:rsidR="00B432CC">
        <w:t>Literaturverzeichnis</w:t>
      </w:r>
    </w:p>
    <w:p w:rsidR="00B432CC" w:rsidRDefault="00B432CC" w:rsidP="00B432CC">
      <w:pPr>
        <w:pStyle w:val="CitaviBibliographyEntry"/>
      </w:pPr>
      <w:r>
        <w:t xml:space="preserve">Apple (2016) </w:t>
      </w:r>
      <w:r w:rsidRPr="00B432CC">
        <w:rPr>
          <w:i/>
        </w:rPr>
        <w:t xml:space="preserve">Mit </w:t>
      </w:r>
      <w:proofErr w:type="spellStart"/>
      <w:r w:rsidRPr="00B432CC">
        <w:rPr>
          <w:i/>
        </w:rPr>
        <w:t>AirPlay</w:t>
      </w:r>
      <w:proofErr w:type="spellEnd"/>
      <w:r w:rsidRPr="00B432CC">
        <w:rPr>
          <w:i/>
        </w:rPr>
        <w:t xml:space="preserve"> drahtlos Inhalte von Ihrem iPhone, iPad oder iPod </w:t>
      </w:r>
      <w:proofErr w:type="spellStart"/>
      <w:r w:rsidRPr="00B432CC">
        <w:rPr>
          <w:i/>
        </w:rPr>
        <w:t>touch</w:t>
      </w:r>
      <w:proofErr w:type="spellEnd"/>
      <w:r w:rsidRPr="00B432CC">
        <w:rPr>
          <w:i/>
        </w:rPr>
        <w:t xml:space="preserve"> </w:t>
      </w:r>
      <w:proofErr w:type="spellStart"/>
      <w:r w:rsidRPr="00B432CC">
        <w:rPr>
          <w:i/>
        </w:rPr>
        <w:t>streamen</w:t>
      </w:r>
      <w:proofErr w:type="spellEnd"/>
      <w:r w:rsidRPr="00B432CC">
        <w:t xml:space="preserve"> [Online]. Verfügbar auf https://​support.apple.com​/​de-at/​HT204289.</w:t>
      </w:r>
    </w:p>
    <w:p w:rsidR="00B432CC" w:rsidRDefault="00B432CC" w:rsidP="00B432CC">
      <w:pPr>
        <w:pStyle w:val="CitaviBibliographyEntry"/>
      </w:pPr>
      <w:proofErr w:type="spellStart"/>
      <w:r>
        <w:t>Czerulla</w:t>
      </w:r>
      <w:proofErr w:type="spellEnd"/>
      <w:r>
        <w:t xml:space="preserve">, H. A. </w:t>
      </w:r>
      <w:proofErr w:type="spellStart"/>
      <w:r>
        <w:t>and</w:t>
      </w:r>
      <w:proofErr w:type="spellEnd"/>
      <w:r>
        <w:t xml:space="preserve"> Hansen, S. (2013) ‘</w:t>
      </w:r>
      <w:proofErr w:type="spellStart"/>
      <w:r>
        <w:t>Miracast</w:t>
      </w:r>
      <w:proofErr w:type="spellEnd"/>
      <w:r>
        <w:t xml:space="preserve">-Check: Was die </w:t>
      </w:r>
      <w:proofErr w:type="spellStart"/>
      <w:r>
        <w:t>AirPlay</w:t>
      </w:r>
      <w:proofErr w:type="spellEnd"/>
      <w:r>
        <w:t xml:space="preserve">-Alternative derzeit leistet’, </w:t>
      </w:r>
      <w:proofErr w:type="spellStart"/>
      <w:r w:rsidRPr="00B432CC">
        <w:rPr>
          <w:i/>
        </w:rPr>
        <w:t>c't</w:t>
      </w:r>
      <w:proofErr w:type="spellEnd"/>
      <w:r w:rsidRPr="00B432CC">
        <w:t xml:space="preserve">, </w:t>
      </w:r>
      <w:proofErr w:type="spellStart"/>
      <w:r w:rsidRPr="00B432CC">
        <w:t>no</w:t>
      </w:r>
      <w:proofErr w:type="spellEnd"/>
      <w:r w:rsidRPr="00B432CC">
        <w:t>. 17.</w:t>
      </w:r>
    </w:p>
    <w:p w:rsidR="00B432CC" w:rsidRDefault="00B432CC" w:rsidP="00B432CC">
      <w:pPr>
        <w:pStyle w:val="CitaviBibliographyEntry"/>
      </w:pPr>
      <w:r>
        <w:t xml:space="preserve">GRAVIS (2011) </w:t>
      </w:r>
      <w:proofErr w:type="spellStart"/>
      <w:r w:rsidRPr="00B432CC">
        <w:rPr>
          <w:i/>
        </w:rPr>
        <w:t>AirPlay</w:t>
      </w:r>
      <w:proofErr w:type="spellEnd"/>
      <w:r w:rsidRPr="00B432CC">
        <w:rPr>
          <w:i/>
        </w:rPr>
        <w:t>: 10 Fragen, 10 Antworten</w:t>
      </w:r>
      <w:r w:rsidRPr="00B432CC">
        <w:t xml:space="preserve"> [Online]. Verfügbar auf http://​www.gravis.de​/​blog/​airplay-10-fragen-10-antworten/</w:t>
      </w:r>
      <w:proofErr w:type="gramStart"/>
      <w:r w:rsidRPr="00B432CC">
        <w:t>​.</w:t>
      </w:r>
      <w:proofErr w:type="gramEnd"/>
    </w:p>
    <w:p w:rsidR="00B432CC" w:rsidRDefault="00B432CC" w:rsidP="00B432CC">
      <w:pPr>
        <w:pStyle w:val="CitaviBibliographyEntry"/>
      </w:pPr>
      <w:r>
        <w:t xml:space="preserve">Hoffman, C. (2013) </w:t>
      </w:r>
      <w:r w:rsidRPr="00B432CC">
        <w:rPr>
          <w:i/>
        </w:rPr>
        <w:t xml:space="preserve">Wireless Display Standards </w:t>
      </w:r>
      <w:proofErr w:type="spellStart"/>
      <w:r w:rsidRPr="00B432CC">
        <w:rPr>
          <w:i/>
        </w:rPr>
        <w:t>Explained</w:t>
      </w:r>
      <w:proofErr w:type="spellEnd"/>
      <w:r w:rsidRPr="00B432CC">
        <w:rPr>
          <w:i/>
        </w:rPr>
        <w:t xml:space="preserve">: </w:t>
      </w:r>
      <w:proofErr w:type="spellStart"/>
      <w:r w:rsidRPr="00B432CC">
        <w:rPr>
          <w:i/>
        </w:rPr>
        <w:t>AirPlay</w:t>
      </w:r>
      <w:proofErr w:type="spellEnd"/>
      <w:r w:rsidRPr="00B432CC">
        <w:rPr>
          <w:i/>
        </w:rPr>
        <w:t xml:space="preserve">, </w:t>
      </w:r>
      <w:proofErr w:type="spellStart"/>
      <w:r w:rsidRPr="00B432CC">
        <w:rPr>
          <w:i/>
        </w:rPr>
        <w:t>Miracast</w:t>
      </w:r>
      <w:proofErr w:type="spellEnd"/>
      <w:r w:rsidRPr="00B432CC">
        <w:rPr>
          <w:i/>
        </w:rPr>
        <w:t xml:space="preserve">, </w:t>
      </w:r>
      <w:proofErr w:type="spellStart"/>
      <w:r w:rsidRPr="00B432CC">
        <w:rPr>
          <w:i/>
        </w:rPr>
        <w:t>WiDi</w:t>
      </w:r>
      <w:proofErr w:type="spellEnd"/>
      <w:r w:rsidRPr="00B432CC">
        <w:rPr>
          <w:i/>
        </w:rPr>
        <w:t xml:space="preserve">, </w:t>
      </w:r>
      <w:proofErr w:type="spellStart"/>
      <w:r w:rsidRPr="00B432CC">
        <w:rPr>
          <w:i/>
        </w:rPr>
        <w:t>Chromecast</w:t>
      </w:r>
      <w:proofErr w:type="spellEnd"/>
      <w:r w:rsidRPr="00B432CC">
        <w:rPr>
          <w:i/>
        </w:rPr>
        <w:t xml:space="preserve">, </w:t>
      </w:r>
      <w:proofErr w:type="spellStart"/>
      <w:r w:rsidRPr="00B432CC">
        <w:rPr>
          <w:i/>
        </w:rPr>
        <w:t>and</w:t>
      </w:r>
      <w:proofErr w:type="spellEnd"/>
      <w:r w:rsidRPr="00B432CC">
        <w:rPr>
          <w:i/>
        </w:rPr>
        <w:t xml:space="preserve"> DLNA</w:t>
      </w:r>
      <w:r w:rsidRPr="00B432CC">
        <w:t xml:space="preserve"> [Online]. Verfügbar auf http://​www.howtogeek.com​/​177145/​wireless-display-standards-explained-airplay-miracast-widi-chromecast-and-dlna/​.</w:t>
      </w:r>
    </w:p>
    <w:p w:rsidR="00B432CC" w:rsidRDefault="00B432CC" w:rsidP="00B432CC">
      <w:pPr>
        <w:pStyle w:val="CitaviBibliographyEntry"/>
      </w:pPr>
      <w:r>
        <w:t xml:space="preserve">Länger, K. (2015) </w:t>
      </w:r>
      <w:r w:rsidRPr="00B432CC">
        <w:rPr>
          <w:i/>
        </w:rPr>
        <w:t xml:space="preserve">HDMI ohne Kabel: </w:t>
      </w:r>
      <w:proofErr w:type="spellStart"/>
      <w:r w:rsidRPr="00B432CC">
        <w:rPr>
          <w:i/>
        </w:rPr>
        <w:t>Miracast</w:t>
      </w:r>
      <w:proofErr w:type="spellEnd"/>
      <w:r w:rsidRPr="00B432CC">
        <w:rPr>
          <w:i/>
        </w:rPr>
        <w:t xml:space="preserve"> &amp; Co</w:t>
      </w:r>
      <w:r w:rsidRPr="00B432CC">
        <w:t xml:space="preserve"> [Online]. Verfügbar auf http://​www.tecchannel.de​/​pc_mobile/​peripherie/​3199755/​hdmi_ohne_kabel_miracast_co/​index2.html.</w:t>
      </w:r>
    </w:p>
    <w:p w:rsidR="00B432CC" w:rsidRDefault="00B432CC" w:rsidP="00B432CC">
      <w:pPr>
        <w:pStyle w:val="CitaviBibliographyEntry"/>
      </w:pPr>
      <w:proofErr w:type="spellStart"/>
      <w:r>
        <w:t>Müssig</w:t>
      </w:r>
      <w:proofErr w:type="spellEnd"/>
      <w:r>
        <w:t xml:space="preserve">, F. (2010) </w:t>
      </w:r>
      <w:r w:rsidRPr="00B432CC">
        <w:rPr>
          <w:i/>
        </w:rPr>
        <w:t>Hands-On: Intel Wireless Display</w:t>
      </w:r>
      <w:r w:rsidRPr="00B432CC">
        <w:t xml:space="preserve"> [Online]. Verfügbar auf http://​www.heise.de​/​newsticker/​meldung/​Hands-On-Intel-Wireless-Display-900035.html.</w:t>
      </w:r>
    </w:p>
    <w:p w:rsidR="00B432CC" w:rsidRDefault="00B432CC" w:rsidP="00B432CC">
      <w:pPr>
        <w:pStyle w:val="CitaviBibliographyEntry"/>
      </w:pPr>
      <w:r>
        <w:t xml:space="preserve">Paine, S. (2014) </w:t>
      </w:r>
      <w:proofErr w:type="spellStart"/>
      <w:r w:rsidRPr="00B432CC">
        <w:rPr>
          <w:i/>
        </w:rPr>
        <w:t>WiDi</w:t>
      </w:r>
      <w:proofErr w:type="spellEnd"/>
      <w:r w:rsidRPr="00B432CC">
        <w:rPr>
          <w:i/>
        </w:rPr>
        <w:t xml:space="preserve"> – Wireless Display </w:t>
      </w:r>
      <w:proofErr w:type="spellStart"/>
      <w:r w:rsidRPr="00B432CC">
        <w:rPr>
          <w:i/>
        </w:rPr>
        <w:t>Overview</w:t>
      </w:r>
      <w:proofErr w:type="spellEnd"/>
      <w:r w:rsidRPr="00B432CC">
        <w:rPr>
          <w:i/>
        </w:rPr>
        <w:t xml:space="preserve">, </w:t>
      </w:r>
      <w:proofErr w:type="spellStart"/>
      <w:r w:rsidRPr="00B432CC">
        <w:rPr>
          <w:i/>
        </w:rPr>
        <w:t>Specifications</w:t>
      </w:r>
      <w:proofErr w:type="spellEnd"/>
      <w:r w:rsidRPr="00B432CC">
        <w:rPr>
          <w:i/>
        </w:rPr>
        <w:t xml:space="preserve">, </w:t>
      </w:r>
      <w:proofErr w:type="spellStart"/>
      <w:r w:rsidRPr="00B432CC">
        <w:rPr>
          <w:i/>
        </w:rPr>
        <w:t>Testing</w:t>
      </w:r>
      <w:proofErr w:type="spellEnd"/>
      <w:r w:rsidRPr="00B432CC">
        <w:rPr>
          <w:i/>
        </w:rPr>
        <w:t xml:space="preserve"> </w:t>
      </w:r>
      <w:proofErr w:type="spellStart"/>
      <w:r w:rsidRPr="00B432CC">
        <w:rPr>
          <w:i/>
        </w:rPr>
        <w:t>and</w:t>
      </w:r>
      <w:proofErr w:type="spellEnd"/>
      <w:r w:rsidRPr="00B432CC">
        <w:rPr>
          <w:i/>
        </w:rPr>
        <w:t xml:space="preserve"> Demos</w:t>
      </w:r>
      <w:r w:rsidRPr="00B432CC">
        <w:t xml:space="preserve"> [Online]. Verfügbar auf http://​www.umpcportal.com​/​2014/​02/​widi-wireless-display-overview-specifications-testing-and-demos/​.</w:t>
      </w:r>
    </w:p>
    <w:p w:rsidR="00C23236" w:rsidRPr="003A2320" w:rsidRDefault="00B432CC" w:rsidP="00B432CC">
      <w:pPr>
        <w:pStyle w:val="CitaviBibliographyEntry"/>
      </w:pPr>
      <w:proofErr w:type="spellStart"/>
      <w:r>
        <w:t>Ziesecke</w:t>
      </w:r>
      <w:proofErr w:type="spellEnd"/>
      <w:r>
        <w:t xml:space="preserve">, D. (o.J.) </w:t>
      </w:r>
      <w:r w:rsidRPr="00B432CC">
        <w:rPr>
          <w:i/>
        </w:rPr>
        <w:t xml:space="preserve">Intel </w:t>
      </w:r>
      <w:proofErr w:type="spellStart"/>
      <w:r w:rsidRPr="00B432CC">
        <w:rPr>
          <w:i/>
        </w:rPr>
        <w:t>WiDi</w:t>
      </w:r>
      <w:proofErr w:type="spellEnd"/>
      <w:r w:rsidRPr="00B432CC">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1745" w:rsidRDefault="00B61745" w:rsidP="00C2148C">
      <w:pPr>
        <w:spacing w:after="0" w:line="240" w:lineRule="auto"/>
      </w:pPr>
      <w:r>
        <w:separator/>
      </w:r>
    </w:p>
  </w:endnote>
  <w:endnote w:type="continuationSeparator" w:id="0">
    <w:p w:rsidR="00B61745" w:rsidRDefault="00B61745"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20693B">
      <w:rPr>
        <w:noProof/>
      </w:rPr>
      <w:t>2</w:t>
    </w:r>
    <w:r>
      <w:fldChar w:fldCharType="end"/>
    </w:r>
    <w:r>
      <w:t>/</w:t>
    </w:r>
    <w:fldSimple w:instr=" NUMPAGES  \* Arabic  \* MERGEFORMAT ">
      <w:r w:rsidR="0020693B">
        <w:rPr>
          <w:noProof/>
        </w:rPr>
        <w:t>13</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20693B">
      <w:rPr>
        <w:noProof/>
      </w:rPr>
      <w:t>3</w:t>
    </w:r>
    <w:r>
      <w:fldChar w:fldCharType="end"/>
    </w:r>
    <w:r>
      <w:t>/</w:t>
    </w:r>
    <w:fldSimple w:instr=" NUMPAGES  \* Arabic  \* MERGEFORMAT ">
      <w:r w:rsidR="0020693B">
        <w:rPr>
          <w:noProof/>
        </w:rPr>
        <w:t>1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1745" w:rsidRDefault="00B61745" w:rsidP="00C2148C">
      <w:pPr>
        <w:spacing w:after="0" w:line="240" w:lineRule="auto"/>
      </w:pPr>
      <w:r>
        <w:separator/>
      </w:r>
    </w:p>
  </w:footnote>
  <w:footnote w:type="continuationSeparator" w:id="0">
    <w:p w:rsidR="00B61745" w:rsidRDefault="00B61745"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fldSimple w:instr=" STYLEREF  &quot;Überschrift 1&quot;  \* MERGEFORMAT ">
      <w:r w:rsidR="0020693B">
        <w:rPr>
          <w:noProof/>
        </w:rPr>
        <w:t>Fazi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0693B"/>
    <w:rsid w:val="002419E0"/>
    <w:rsid w:val="00281CA5"/>
    <w:rsid w:val="0029036C"/>
    <w:rsid w:val="00295005"/>
    <w:rsid w:val="00296687"/>
    <w:rsid w:val="002E01DB"/>
    <w:rsid w:val="00313014"/>
    <w:rsid w:val="00315032"/>
    <w:rsid w:val="00393AFE"/>
    <w:rsid w:val="003A0F4A"/>
    <w:rsid w:val="003A2320"/>
    <w:rsid w:val="003C5AA9"/>
    <w:rsid w:val="003D6AB9"/>
    <w:rsid w:val="003E4F8C"/>
    <w:rsid w:val="003E7FA6"/>
    <w:rsid w:val="00424F08"/>
    <w:rsid w:val="00461250"/>
    <w:rsid w:val="00467C7D"/>
    <w:rsid w:val="00475C37"/>
    <w:rsid w:val="0048275E"/>
    <w:rsid w:val="004915BA"/>
    <w:rsid w:val="004A074A"/>
    <w:rsid w:val="004B4F26"/>
    <w:rsid w:val="004C6477"/>
    <w:rsid w:val="00517833"/>
    <w:rsid w:val="00524606"/>
    <w:rsid w:val="00526265"/>
    <w:rsid w:val="00584C44"/>
    <w:rsid w:val="00586335"/>
    <w:rsid w:val="00596361"/>
    <w:rsid w:val="005A1CB8"/>
    <w:rsid w:val="005C01DA"/>
    <w:rsid w:val="00622191"/>
    <w:rsid w:val="00642165"/>
    <w:rsid w:val="006E2E66"/>
    <w:rsid w:val="006F7E3A"/>
    <w:rsid w:val="0070609D"/>
    <w:rsid w:val="00706F35"/>
    <w:rsid w:val="00717162"/>
    <w:rsid w:val="00797AB6"/>
    <w:rsid w:val="007D576A"/>
    <w:rsid w:val="008333CC"/>
    <w:rsid w:val="00866F5C"/>
    <w:rsid w:val="008C449F"/>
    <w:rsid w:val="009008CE"/>
    <w:rsid w:val="009708E7"/>
    <w:rsid w:val="00993066"/>
    <w:rsid w:val="009A2B82"/>
    <w:rsid w:val="009A3F90"/>
    <w:rsid w:val="00A174FE"/>
    <w:rsid w:val="00A42BF8"/>
    <w:rsid w:val="00A759B6"/>
    <w:rsid w:val="00A8798F"/>
    <w:rsid w:val="00AC4118"/>
    <w:rsid w:val="00AE6189"/>
    <w:rsid w:val="00B129EE"/>
    <w:rsid w:val="00B432CC"/>
    <w:rsid w:val="00B61745"/>
    <w:rsid w:val="00B951CC"/>
    <w:rsid w:val="00B951E7"/>
    <w:rsid w:val="00BA1532"/>
    <w:rsid w:val="00BB1DC5"/>
    <w:rsid w:val="00BD4D94"/>
    <w:rsid w:val="00BE51CB"/>
    <w:rsid w:val="00C11074"/>
    <w:rsid w:val="00C2148C"/>
    <w:rsid w:val="00C23236"/>
    <w:rsid w:val="00C309C3"/>
    <w:rsid w:val="00C45297"/>
    <w:rsid w:val="00C6201E"/>
    <w:rsid w:val="00C76B1D"/>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8440E"/>
    <w:rsid w:val="00F873CE"/>
    <w:rsid w:val="00F97113"/>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391484"/>
    <w:rsid w:val="007625B5"/>
    <w:rsid w:val="007E1ECF"/>
    <w:rsid w:val="00B20885"/>
    <w:rsid w:val="00D15610"/>
    <w:rsid w:val="00F260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C2D1D8-0931-4361-9CA3-A803FA0AF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284</Words>
  <Characters>39593</Characters>
  <Application>Microsoft Office Word</Application>
  <DocSecurity>0</DocSecurity>
  <Lines>329</Lines>
  <Paragraphs>91</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45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mayerhfl13</cp:lastModifiedBy>
  <cp:revision>18</cp:revision>
  <dcterms:created xsi:type="dcterms:W3CDTF">2015-10-07T05:18:00Z</dcterms:created>
  <dcterms:modified xsi:type="dcterms:W3CDTF">2016-02-0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D:\Dropbox\Shares\HetSys\HetSys_Citavi\HetSys_Citavi.ctv5</vt:lpwstr>
  </property>
  <property fmtid="{D5CDD505-2E9C-101B-9397-08002B2CF9AE}" pid="6" name="CitaviDocumentProperty_1">
    <vt:lpwstr>5.1.0.0</vt:lpwstr>
  </property>
</Properties>
</file>